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Default="00D305C0" w:rsidP="008D3A76">
      <w:pPr>
        <w:pStyle w:val="Heading1"/>
      </w:pPr>
      <w:r>
        <w:t>The Impact of Trade Union Dynamics on Income Inequality Trends in European Union Countries</w:t>
      </w:r>
    </w:p>
    <w:p w14:paraId="2FF39FC5" w14:textId="77777777" w:rsidR="00190178" w:rsidRPr="00190178" w:rsidRDefault="00190178" w:rsidP="008D3A76">
      <w:pPr>
        <w:rPr>
          <w:lang w:eastAsia="en-US"/>
        </w:rPr>
      </w:pPr>
    </w:p>
    <w:p w14:paraId="602E3C7F" w14:textId="3B419BF4" w:rsidR="00BC3DC1" w:rsidRDefault="00BC3DC1" w:rsidP="008D3A76">
      <w:pPr>
        <w:pStyle w:val="Heading2"/>
      </w:pPr>
      <w:r>
        <w:t>Introduction</w:t>
      </w:r>
    </w:p>
    <w:p w14:paraId="7CA638D7" w14:textId="2A35777E" w:rsidR="0052667B" w:rsidRDefault="008D3A76" w:rsidP="008D3A76">
      <w:r w:rsidRPr="008D3A76">
        <w:t>In the evolving landscape of the global economy, the nexus between labour practices and economic inequality has increasingly come under scrutiny (ILO, n.d.). Among the various mechanisms influencing the dynamics of labour markets, collective bargaining stands out as a critical lever in shaping equitable employment conditions and wage distribution (ILO, n.d.). Collective bargaining, a process</w:t>
      </w:r>
      <w:r>
        <w:t xml:space="preserve"> of negotiation between employers and a group of employees aimed at agreements to regulate working salaries, working conditions, benefits, and other aspects of workers' compensation and rights, has been heralded as a potential equalizer in the labour market. By empowering workers to negotiate en masse, it is theorized that collective bargaining can lead to more equitable distributions of income, enhance job security, and improve working conditions, thereby addressing some of the root causes of economic inequality (Schmidt and Strauss 1976).</w:t>
      </w:r>
      <w:r w:rsidR="003D7EE3">
        <w:t xml:space="preserve"> </w:t>
      </w:r>
      <w:r w:rsidR="003D7EE3">
        <w:t>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3D7EE3">
        <w:t>.</w:t>
      </w:r>
    </w:p>
    <w:p w14:paraId="71A7600A" w14:textId="77777777" w:rsidR="008D3A76" w:rsidRDefault="008D3A76" w:rsidP="008D3A76"/>
    <w:p w14:paraId="033C7603" w14:textId="2D7A286F" w:rsidR="008D3A76" w:rsidRDefault="008D3A76" w:rsidP="008D3A76">
      <w:pPr>
        <w:pStyle w:val="Heading2"/>
      </w:pPr>
      <w:r>
        <w:t>Methodology</w:t>
      </w:r>
    </w:p>
    <w:p w14:paraId="1DBF02CB" w14:textId="77777777" w:rsidR="008D3A76" w:rsidRPr="008D3A76" w:rsidRDefault="008D3A76" w:rsidP="008D3A76">
      <w:pPr>
        <w:rPr>
          <w:rFonts w:ascii="Segoe UI" w:hAnsi="Segoe UI" w:cs="Segoe UI"/>
          <w:color w:val="0D0D0D"/>
          <w:shd w:val="clear" w:color="auto" w:fill="auto"/>
        </w:rPr>
      </w:pPr>
      <w:r w:rsidRPr="008D3A76">
        <w:t>This paper is intended to shed light on the intricate relationship between trade union coverage and inequality, offering a comprehensive exploration beyond mere statistical correlations to understand the underlying mechanisms, societal impacts, and policy implications.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 By examining empirical evidence, case studies, and theoretical frameworks, insight will be provided into the conditions under which collective bargaining most effectively reduces inequality and the challenges and opportunities it presents in the contemporary economic</w:t>
      </w:r>
      <w:r w:rsidRPr="008D3A76">
        <w:rPr>
          <w:rFonts w:ascii="Segoe UI" w:hAnsi="Segoe UI" w:cs="Segoe UI"/>
          <w:color w:val="0D0D0D"/>
          <w:shd w:val="clear" w:color="auto" w:fill="auto"/>
        </w:rPr>
        <w:t xml:space="preserve"> </w:t>
      </w:r>
      <w:r w:rsidRPr="008D3A76">
        <w:t>landscape.</w:t>
      </w:r>
    </w:p>
    <w:p w14:paraId="4C53496A" w14:textId="3C3A834C" w:rsidR="008D3A76" w:rsidRPr="008D3A76" w:rsidRDefault="008D3A76" w:rsidP="008D3A76">
      <w:pPr>
        <w:rPr>
          <w:shd w:val="clear" w:color="auto" w:fill="auto"/>
        </w:rPr>
      </w:pPr>
      <w:r w:rsidRPr="008D3A76">
        <w:rPr>
          <w:shd w:val="clear" w:color="auto" w:fill="auto"/>
        </w:rPr>
        <w:t xml:space="preserve">This project delves into the significant role Trade Unions and Collective Bargaining Coverage have played in addressing Income Inequality across various EU countries over the past two decades. Focusing on Austria, Belgium, Czechia, Denmark, Estonia, Finland, France, Germany, Greece, Hungary, Iceland, Ireland, Italy, Latvia, Lithuania, Luxembourg, Netherlands, Norway, Poland, Portugal, Slovak Republic, Slovenia, Spain, Sweden, Switzerland, and the United Kingdom, it aims to closely examine the relationship between two </w:t>
      </w:r>
      <w:r w:rsidRPr="008D3A76">
        <w:rPr>
          <w:shd w:val="clear" w:color="auto" w:fill="auto"/>
        </w:rPr>
        <w:lastRenderedPageBreak/>
        <w:t>key variables: the Coverage and Density of labour unions. Collective Bargaining Coverage, as defined by the ILO, refers to the extent to which workers’ wages and employment conditions are governed by collective agreements. Meanwhile, Trade Union Density measures the proportion of employees affiliated with a union relative to the total workforce, with net density considering only those actively employed.</w:t>
      </w:r>
    </w:p>
    <w:p w14:paraId="10B9BB69" w14:textId="77777777" w:rsidR="008D3A76" w:rsidRDefault="008D3A76" w:rsidP="008D3A76"/>
    <w:p w14:paraId="0BC49A13" w14:textId="77777777" w:rsidR="0052667B" w:rsidRDefault="0052667B" w:rsidP="008D3A76"/>
    <w:p w14:paraId="6FC0403E" w14:textId="7E2294BE" w:rsidR="00426B33" w:rsidRDefault="00426B33" w:rsidP="008D3A76"/>
    <w:p w14:paraId="1200C92F" w14:textId="5F1B350C" w:rsidR="00D620F3" w:rsidRDefault="00CF20AB" w:rsidP="008D3A76">
      <w:pPr>
        <w:pStyle w:val="Heading2"/>
        <w:rPr>
          <w:lang w:eastAsia="en-GB"/>
        </w:rPr>
      </w:pPr>
      <w:r w:rsidRPr="00CF20AB">
        <w:rPr>
          <w:rFonts w:ascii="Arial" w:eastAsia="Times New Roman" w:hAnsi="Arial" w:cs="Arial"/>
          <w:vanish/>
          <w:sz w:val="16"/>
          <w:szCs w:val="16"/>
          <w:lang w:eastAsia="en-GB"/>
        </w:rPr>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4332B829" w14:textId="03A0D9F8" w:rsidR="00D620F3" w:rsidRDefault="00D620F3" w:rsidP="008D3A76">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3B70A53" w:rsidR="00D620F3" w:rsidRDefault="00D620F3" w:rsidP="008D3A76">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7C0842">
        <w:instrText xml:space="preserve"> ADDIN ZOTERO_ITEM CSL_CITATION {"citationID":"YbVjXjj0","properties":{"formattedCitation":"(Angell 1974)","plainCitation":"(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 Special Report No. 1","URL":"https://eric.ed.gov/?id=ED097821","author":[{"family":"Angell","given":"George W."}],"accessed":{"date-parts":[["2024",4,2]]},"issued":{"date-parts":[["1974",10]]}}}],"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Moreover, union contracts often prioritize health and safety, leading to workplaces that are significantly safer for employees. 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E352BD" w14:textId="5A9347A9" w:rsidR="00190178" w:rsidRDefault="00D620F3" w:rsidP="008D3A76">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t>
      </w:r>
      <w:r>
        <w:lastRenderedPageBreak/>
        <w:t xml:space="preserve">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1F52244F" w14:textId="77777777" w:rsidR="00190178" w:rsidRDefault="00190178" w:rsidP="008D3A76"/>
    <w:p w14:paraId="56164846" w14:textId="77777777" w:rsidR="00190178" w:rsidRDefault="00190178" w:rsidP="008D3A76"/>
    <w:p w14:paraId="5A999989" w14:textId="20555059" w:rsidR="00D620F3" w:rsidRDefault="00E23279" w:rsidP="008D3A76">
      <w:pPr>
        <w:pStyle w:val="Heading1"/>
      </w:pPr>
      <w:r>
        <w:t>Model building</w:t>
      </w:r>
    </w:p>
    <w:p w14:paraId="41112708" w14:textId="50E5835B" w:rsidR="00C80E20" w:rsidRDefault="008C1946" w:rsidP="008D3A76">
      <w:r w:rsidRPr="00FD747B">
        <w:t>This analysis is rooted in datasets procured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easier interpretation </w:t>
      </w:r>
      <w:r w:rsidR="00082EAC">
        <w:t>of</w:t>
      </w:r>
      <w:r w:rsidR="00802FA8">
        <w:t xml:space="preserve"> regression results. </w:t>
      </w:r>
      <w:r w:rsidR="006D51F4">
        <w:t xml:space="preserve">Now the focus </w:t>
      </w:r>
      <w:r w:rsidR="00083B58">
        <w:t>moves</w:t>
      </w:r>
      <w:r w:rsidR="006D51F4">
        <w:t xml:space="preserve"> to the two </w:t>
      </w:r>
      <w:r w:rsidR="00082EAC">
        <w:t>important</w:t>
      </w:r>
      <w:r w:rsidR="006D51F4">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i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C80E20">
        <w:t xml:space="preserve">On the other side, Collective Bargaining Coverage is a wider indicator which shows </w:t>
      </w:r>
      <w:r w:rsidR="00082EAC">
        <w:t>that</w:t>
      </w:r>
      <w:r w:rsidR="00C80E20">
        <w:t xml:space="preserve"> wor’s employment </w:t>
      </w:r>
      <w:r w:rsidR="00082EAC">
        <w:t>is</w:t>
      </w:r>
      <w:r w:rsidR="00C80E20">
        <w:t xml:space="preserve"> influenced by </w:t>
      </w:r>
      <w:r w:rsidR="00082EAC">
        <w:t>is</w:t>
      </w:r>
      <w:r w:rsidR="00C80E20">
        <w:t>d</w:t>
      </w:r>
      <w:r w:rsidR="00082EAC">
        <w:t>side</w:t>
      </w:r>
      <w:r w:rsidR="00C80E20">
        <w:t xml:space="preserve">ion’s negotiations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C80E20">
        <w:t xml:space="preserve">. Despite this, trade union density, which calculates the proportion of unionized workers in the workforce, shows more stability, reflecting </w:t>
      </w:r>
      <w:r w:rsidR="00082EAC">
        <w:t>labour</w:t>
      </w:r>
      <w:r w:rsidR="00C80E20">
        <w:t xml:space="preserve"> market trends. This stability was particularly evident during the recent economic downturn when the </w:t>
      </w:r>
      <w:r w:rsidR="00082EAC">
        <w:t>economy in</w:t>
      </w:r>
      <w:r w:rsidR="00C80E20">
        <w:t xml:space="preserve"> </w:t>
      </w:r>
      <w:r w:rsidR="00082EAC">
        <w:t>the unions</w:t>
      </w:r>
      <w:r w:rsidR="00C80E20">
        <w:t xml:space="preserve"> </w:t>
      </w:r>
      <w:r w:rsidR="00082EAC">
        <w:t xml:space="preserve">declined </w:t>
      </w:r>
      <w:r w:rsidR="00C80E20">
        <w:t xml:space="preserve">due to significant employment losses. Union density varies widely across the EU, with Scandinavian countries maintaining </w:t>
      </w:r>
      <w:r w:rsidR="00C80E20">
        <w:lastRenderedPageBreak/>
        <w:t>high levels compared to the lower rates in Central and Eastern Europe, and a general declining trend observed across Continental and Mediterranean countries. Differences in union density are also pronounced between sectors within countries, with higher rates in the public sector due to better job security and working conditions. Factors influencing these differences include institutional arrangements like collective bargaining extension mechanisms, the services provided by unions, and their role in welfare systems, notably in unemployment benefits administration through the Ghent system.</w:t>
      </w:r>
    </w:p>
    <w:p w14:paraId="0AAEA5C1" w14:textId="0960C3F0" w:rsidR="0014366A" w:rsidRDefault="00C80E20" w:rsidP="008D3A76">
      <w:r>
        <w:t xml:space="preserve">The analysis does </w:t>
      </w:r>
      <w:r w:rsidR="00082EAC">
        <w:t>consider this</w:t>
      </w:r>
      <w:r>
        <w:t xml:space="preserve">. In primis, from the macroeconomic side, different variables which </w:t>
      </w:r>
      <w:r w:rsidR="00082EAC">
        <w:t xml:space="preserve">affect the </w:t>
      </w:r>
      <w:r>
        <w:t xml:space="preserve">n’s </w:t>
      </w:r>
      <w:r w:rsidR="00082EAC">
        <w:t>the negotiation</w:t>
      </w:r>
      <w:r>
        <w:t xml:space="preserve"> process have been taken into account. </w:t>
      </w:r>
    </w:p>
    <w:p w14:paraId="13DE2D44" w14:textId="5F5E1D43" w:rsidR="0014366A" w:rsidRDefault="000B0190" w:rsidP="008D3A76">
      <w:r>
        <w:rPr>
          <w:noProof/>
        </w:rPr>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0B5A05B9" w14:textId="77777777" w:rsidR="0014366A" w:rsidRDefault="0014366A" w:rsidP="008D3A76"/>
    <w:p w14:paraId="5A102CBD" w14:textId="24DBC62C" w:rsidR="003323CA" w:rsidRDefault="00082EAC" w:rsidP="008D3A76">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p>
    <w:p w14:paraId="41723F38" w14:textId="6BBCF089" w:rsidR="003323CA" w:rsidRDefault="003323CA" w:rsidP="008D3A76">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w:t>
      </w:r>
      <w:r>
        <w:lastRenderedPageBreak/>
        <w:t xml:space="preserve">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8D3A76">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8D3A76">
      <w:r>
        <w:t>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could overstate the role of unions in driving up wages when in fact it could be the rising GDP that is raising incomes across the board.</w:t>
      </w:r>
    </w:p>
    <w:p w14:paraId="1F833E72" w14:textId="24C9E545" w:rsidR="001D0D0A" w:rsidRDefault="00082EAC" w:rsidP="008D3A76">
      <w:r>
        <w:t>Furthermore</w:t>
      </w:r>
      <w:r w:rsidR="001D0D0A">
        <w:t>, the positive correlation between tax contribution and GDP suggests that as an economy grows and tax revenues increase, there might be more public investment in services and infrastructure, which could improve employment conditions and influence wage levels. If the goal is to assess the impact of unions on income equality, tax contributions could confound the results by introducing government policy effects that are independent of union actions. Strong public services funded by taxes can also affect income distribution, potentially alleviating inequality and thus confounding the relationship between union activities and the observed levels of income inequality.</w:t>
      </w:r>
    </w:p>
    <w:p w14:paraId="273A4766" w14:textId="4CC3CE4F" w:rsidR="00C76C36" w:rsidRPr="00C76C36" w:rsidRDefault="00C76C36" w:rsidP="008D3A76">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p>
    <w:p w14:paraId="01D1DFBD" w14:textId="48A04EB9" w:rsidR="00C76C36" w:rsidRPr="00C76C36" w:rsidRDefault="00A97352" w:rsidP="008D3A76">
      <w:r>
        <w:t>Also,</w:t>
      </w:r>
      <w:r w:rsidR="00C76C36" w:rsidRPr="00C76C36">
        <w:t xml:space="preserve"> </w:t>
      </w:r>
      <w:r>
        <w:t>t</w:t>
      </w:r>
      <w:r w:rsidR="00C76C36" w:rsidRPr="00C76C36">
        <w:t>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could be incorrectly linked to union efficacy, when in fact, it may reflect broader social changes, such as increased gender equality and changing norms.</w:t>
      </w:r>
    </w:p>
    <w:p w14:paraId="6B80F44E" w14:textId="4952BD31" w:rsidR="00C76C36" w:rsidRDefault="00C6756E" w:rsidP="008D3A76">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5DC9913A" w14:textId="3BC4E715" w:rsidR="00643F01" w:rsidRDefault="00643F01" w:rsidP="008D3A76">
      <w:r>
        <w:t xml:space="preserve">In the intricate web of factors that influence </w:t>
      </w:r>
      <w:r w:rsidR="00082EAC">
        <w:t>labour</w:t>
      </w:r>
      <w:r>
        <w:t xml:space="preserve"> unions and their efficacy, the concept of Democratic Governance emerges as a pivotal variable</w:t>
      </w:r>
      <w:r w:rsidR="00065A06">
        <w:t xml:space="preserve"> </w:t>
      </w:r>
      <w:r w:rsidR="00065A06">
        <w:fldChar w:fldCharType="begin"/>
      </w:r>
      <w:r w:rsidR="00065A06">
        <w:instrText xml:space="preserve"> ADDIN ZOTERO_ITEM CSL_CITATION {"citationID":"EzW1WePr","properties":{"formattedCitation":"(\\uc0\\u8220{}Rule of Law Index, 1990 to 2022,\\uc0\\u8221{} n.d.)","plainCitation":"(“Rule of Law Index, 1990 to 2022,” n.d.)","noteIndex":0},"citationItems":[{"id":247,"uris":["http://zotero.org/users/11278442/items/FIBQ9DCM"],"itemData":{"id":247,"type":"webpage","title":"Rule of law index, 1990 to 2022","URL":"https://ourworldindata.org/grapher/rule-of-law-index?tab=chart&amp;time=1990..latest","accessed":{"date-parts":[["2024",4,3]]}}}],"schema":"https://github.com/citation-style-language/schema/raw/master/csl-citation.json"} </w:instrText>
      </w:r>
      <w:r w:rsidR="00065A06">
        <w:fldChar w:fldCharType="separate"/>
      </w:r>
      <w:r w:rsidR="00065A06" w:rsidRPr="00065A06">
        <w:rPr>
          <w:lang w:val="en-GB"/>
        </w:rPr>
        <w:t>(“Rule of Law Index, 1990 to 2022,” n.d.)</w:t>
      </w:r>
      <w:r w:rsidR="00065A06">
        <w:fldChar w:fldCharType="end"/>
      </w:r>
      <w:r>
        <w:t xml:space="preserve">. This new construct, borne out of the interaction between Civic Participation and the Rule </w:t>
      </w:r>
      <w:r>
        <w:lastRenderedPageBreak/>
        <w:t xml:space="preserve">of Law Index, offers a lens through which to examine the political and legal environment that shapes </w:t>
      </w:r>
      <w:r w:rsidR="00082EAC">
        <w:t>labour</w:t>
      </w:r>
      <w:r>
        <w:t xml:space="preserve"> union activities. 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C26604">
        <w:instrText xml:space="preserve"> ADDIN ZOTERO_ITEM CSL_CITATION {"citationID":"fvHr3WDf","properties":{"formattedCitation":"(\\uc0\\u8220{}Civil Society Participation Index, 2022,\\uc0\\u8221{} n.d.)","plainCitation":"(“Civil Society Participation Index, 2022,” n.d.)","noteIndex":0},"citationItems":[{"id":246,"uris":["http://zotero.org/users/11278442/items/HETCTHHL"],"itemData":{"id":246,"type":"webpage","title":"Civil society participation index, 2022","URL":"https://ourworldindata.org/grapher/civil-society-participation-index","accessed":{"date-parts":[["2024",4,3]]}}}],"schema":"https://github.com/citation-style-language/schema/raw/master/csl-citation.json"} </w:instrText>
      </w:r>
      <w:r w:rsidR="00C26604">
        <w:fldChar w:fldCharType="separate"/>
      </w:r>
      <w:r w:rsidR="00C26604" w:rsidRPr="00C26604">
        <w:rPr>
          <w:lang w:val="en-GB"/>
        </w:rPr>
        <w:t>(“Civil Society Participation Index, 2022,” n.d.)</w:t>
      </w:r>
      <w:r w:rsidR="00C26604">
        <w:fldChar w:fldCharType="end"/>
      </w:r>
      <w:r>
        <w:t>.</w:t>
      </w:r>
    </w:p>
    <w:p w14:paraId="18D53644" w14:textId="61403385" w:rsidR="00643F01" w:rsidRDefault="00082EAC" w:rsidP="008D3A76">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5CF2731F" w14:textId="33B85A62" w:rsidR="00643F01" w:rsidRPr="00643F01" w:rsidRDefault="00643F01" w:rsidP="008D3A76">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8D3A76">
      <w:pPr>
        <w:pStyle w:val="z-BottomofForm"/>
      </w:pPr>
      <w:r>
        <w:t>Bottom of Form</w:t>
      </w:r>
    </w:p>
    <w:p w14:paraId="55FB5E83" w14:textId="268A8165" w:rsidR="00FD747B" w:rsidRDefault="00F73358" w:rsidP="008D3A76">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w:t>
      </w:r>
      <w:r>
        <w:lastRenderedPageBreak/>
        <w:t>significant role in accounting for the performance of government should not be o</w:t>
      </w:r>
      <w:r w:rsidR="00FD747B">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74BD51E4" w14:textId="1A2D46A1" w:rsidR="00A97352" w:rsidRDefault="00A97352" w:rsidP="008D3A76">
      <w:pPr>
        <w:pStyle w:val="Heading2"/>
      </w:pPr>
      <w:r>
        <w:t>Model Selection</w:t>
      </w:r>
    </w:p>
    <w:p w14:paraId="0CF27846" w14:textId="50D576EE" w:rsidR="00A97352" w:rsidRDefault="00A97352" w:rsidP="008D3A76">
      <w:r>
        <w:t xml:space="preserve">The fixed effects model emerges as the </w:t>
      </w:r>
      <w:r w:rsidR="00187C0F">
        <w:t>most accurate</w:t>
      </w:r>
      <w:r>
        <w:t xml:space="preserve"> analytical tool for this study, considering the unique socio-economic </w:t>
      </w:r>
      <w:r w:rsidR="00187C0F">
        <w:t xml:space="preserve">heterogeneity </w:t>
      </w:r>
      <w:r w:rsidR="00954D4E">
        <w:t>across</w:t>
      </w:r>
      <w:r w:rsidR="00187C0F">
        <w:t xml:space="preserve"> </w:t>
      </w:r>
      <w:r w:rsidR="00954D4E">
        <w:t>European</w:t>
      </w:r>
      <w:r w:rsidR="00187C0F">
        <w:t xml:space="preserve"> countries</w:t>
      </w:r>
      <w:r>
        <w:t xml:space="preserve">. It excels in parsing out the precise effects of trade union shifts on income inequality by meticulously controlling for the unobservable, country-specific attributes that consistently influence </w:t>
      </w:r>
      <w:r w:rsidR="00C6756E">
        <w:t>labour</w:t>
      </w:r>
      <w:r>
        <w:t xml:space="preserve"> dynamics. Such characteristics</w:t>
      </w:r>
      <w:r w:rsidR="00187C0F">
        <w:t xml:space="preserve">, </w:t>
      </w:r>
      <w:r w:rsidR="00954D4E">
        <w:t>ranging</w:t>
      </w:r>
      <w:r>
        <w:t xml:space="preserve"> from entrenched legal systems and </w:t>
      </w:r>
      <w:r w:rsidR="00C6756E">
        <w:t>labour</w:t>
      </w:r>
      <w:r>
        <w:t xml:space="preserve"> market regulations to deep-seated cultural norms</w:t>
      </w:r>
      <w:r w:rsidR="00187C0F">
        <w:t xml:space="preserve">, </w:t>
      </w:r>
      <w:r>
        <w:t xml:space="preserve">remain constant over time but vary across nations. By employing this method, our analysis can disentangle the intrinsic impact of trade union activities from the backdrop of these immutable national traits. </w:t>
      </w:r>
      <w:r w:rsidR="001144E9" w:rsidRPr="001144E9">
        <w:t xml:space="preserve">The particular application of the fixed effects model in this study is deftly chosen to illuminate incremental yet significant shifts that occur within countries, shedding light on how </w:t>
      </w:r>
      <w:r w:rsidR="00954D4E">
        <w:t>labour</w:t>
      </w:r>
      <w:r w:rsidR="001144E9" w:rsidRPr="001144E9">
        <w:t xml:space="preserve"> unions can affect income distribution amidst the complex interplay of country-specific factors. This approach underscores a commitment to discerning nuanced patterns and extracting causal inferences that reflect the genuine power of trade union action across the multifaceted economic terrain of the European Union.</w:t>
      </w:r>
    </w:p>
    <w:p w14:paraId="00E34B27" w14:textId="77777777" w:rsidR="00FD747B" w:rsidRPr="00A97352" w:rsidRDefault="00FD747B" w:rsidP="008D3A76"/>
    <w:p w14:paraId="47F2C765" w14:textId="72512756" w:rsidR="00BC3DC1" w:rsidRPr="001144E9" w:rsidRDefault="009D4F26" w:rsidP="008D3A76">
      <w:pPr>
        <w:pStyle w:val="Heading3"/>
      </w:pPr>
      <w:r w:rsidRPr="001144E9">
        <w:t>Instrumental Variable</w:t>
      </w:r>
    </w:p>
    <w:p w14:paraId="33F34D79" w14:textId="28407B2E" w:rsidR="009D4F26" w:rsidRDefault="009D4F26" w:rsidP="008D3A76">
      <w:r w:rsidRPr="009D4F26">
        <w:t xml:space="preserve">In </w:t>
      </w:r>
      <w:r w:rsidR="00621658">
        <w:t>the</w:t>
      </w:r>
      <w:r w:rsidRPr="009D4F26">
        <w:t xml:space="preserve"> instrumental variables (IV) analysis, </w:t>
      </w:r>
      <w:r w:rsidR="00621658">
        <w:t xml:space="preserve">the variable “bargain”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xml:space="preserve">, suggesting the need for an instrumental </w:t>
      </w:r>
      <w:r w:rsidRPr="009D4F26">
        <w:lastRenderedPageBreak/>
        <w:t>variable approach to obtain unbiased and consistent estimates.</w:t>
      </w:r>
      <w:r w:rsidR="00954D4E">
        <w:t xml:space="preserve"> </w:t>
      </w:r>
      <w:r w:rsidR="00954D4E" w:rsidRPr="009D4F26">
        <w:rPr>
          <w:rStyle w:val="HTMLCode"/>
          <w:rFonts w:ascii="Times New Roman" w:eastAsiaTheme="majorEastAsia" w:hAnsi="Times New Roman" w:cs="Times New Roman"/>
          <w:b/>
          <w:bCs/>
          <w:color w:val="0D0D0D"/>
          <w:sz w:val="21"/>
          <w:szCs w:val="21"/>
        </w:rPr>
        <w:t>D</w:t>
      </w:r>
      <w:r w:rsidRPr="009D4F26">
        <w:rPr>
          <w:rStyle w:val="HTMLCode"/>
          <w:rFonts w:ascii="Times New Roman" w:eastAsiaTheme="majorEastAsia" w:hAnsi="Times New Roman" w:cs="Times New Roman"/>
          <w:b/>
          <w:bCs/>
          <w:color w:val="0D0D0D"/>
          <w:sz w:val="21"/>
          <w:szCs w:val="21"/>
        </w:rPr>
        <w:t>emo</w:t>
      </w:r>
      <w:r w:rsidR="00954D4E">
        <w:rPr>
          <w:rStyle w:val="HTMLCode"/>
          <w:rFonts w:ascii="Times New Roman" w:eastAsiaTheme="majorEastAsia" w:hAnsi="Times New Roman" w:cs="Times New Roman"/>
          <w:b/>
          <w:bCs/>
          <w:color w:val="0D0D0D"/>
          <w:sz w:val="21"/>
          <w:szCs w:val="21"/>
        </w:rPr>
        <w:t xml:space="preserve"> </w:t>
      </w:r>
      <w:r w:rsidR="00954D4E" w:rsidRPr="00954D4E">
        <w:rPr>
          <w:rFonts w:eastAsiaTheme="majorEastAsia"/>
        </w:rPr>
        <w:t>has been selected</w:t>
      </w:r>
      <w:r w:rsidRPr="00954D4E">
        <w:t xml:space="preserve"> as</w:t>
      </w:r>
      <w:r w:rsidRPr="009D4F26">
        <w:t xml:space="preserve"> </w:t>
      </w:r>
      <w:r w:rsidR="00954D4E">
        <w:t xml:space="preserve">an </w:t>
      </w:r>
      <w:r w:rsidRPr="009D4F26">
        <w:t xml:space="preserve">instrument, hypothesizing that it affects </w:t>
      </w:r>
      <w:r w:rsidR="00082EAC">
        <w:t xml:space="preserve">the </w:t>
      </w:r>
      <w:r w:rsidR="00012222">
        <w:t>Gini Index</w:t>
      </w:r>
      <w:r w:rsidR="00012222" w:rsidRPr="009D4F26">
        <w:t xml:space="preserve"> </w:t>
      </w:r>
      <w:r w:rsidRPr="009D4F26">
        <w:t xml:space="preserve">only through its impact on </w:t>
      </w:r>
      <w:r w:rsidRPr="009D4F26">
        <w:rPr>
          <w:rStyle w:val="HTMLCode"/>
          <w:rFonts w:ascii="Times New Roman" w:eastAsiaTheme="majorEastAsia" w:hAnsi="Times New Roman" w:cs="Times New Roman"/>
          <w:b/>
          <w:bCs/>
          <w:color w:val="0D0D0D"/>
          <w:sz w:val="21"/>
          <w:szCs w:val="21"/>
        </w:rPr>
        <w:t>bargain1</w:t>
      </w:r>
      <w:r w:rsidRPr="009D4F26">
        <w:t xml:space="preserve">. </w:t>
      </w:r>
    </w:p>
    <w:p w14:paraId="74983B0C" w14:textId="0A9CBB81" w:rsidR="00012222" w:rsidRDefault="00012222" w:rsidP="008D3A76">
      <w:r>
        <w:t xml:space="preserve">The initial phase involves regressing the potentially endogenous variable, Bargaining Power, on the instrumental variable, Democratic Governance, alongside other control variables including Collective Bargaining Coverage, Inflation, Wage Growth, Government Debt, Log of Labor Force, and </w:t>
      </w:r>
      <w:r w:rsidR="00082EAC">
        <w:t>Women's</w:t>
      </w:r>
      <w:r>
        <w:t xml:space="preserve"> Unemployment Rate. This step aims to validate the instrument's relevance by ensuring it significantly predicts the endogenous variable.</w:t>
      </w:r>
    </w:p>
    <w:p w14:paraId="0F1E3AE4" w14:textId="2528D912" w:rsidR="00012222" w:rsidRDefault="00012222" w:rsidP="008D3A76">
      <w:r>
        <w:t xml:space="preserve">The summary of this first-stage regression indicates significant coefficients, notably for Democratic Governance (with an estimated coefficient of 23.023832). This significant relationship confirms the instrumental variable's relevance in predicting Bargaining Power. The high F-statistic (198.8) and </w:t>
      </w:r>
      <w:r w:rsidR="00954D4E">
        <w:t>it is</w:t>
      </w:r>
      <w:r>
        <w:t xml:space="preserve"> corresponding p-value </w:t>
      </w:r>
      <w:r w:rsidR="00954D4E">
        <w:t>(</w:t>
      </w:r>
      <w:r>
        <w:t>&lt; 2.2e-16) further attest to the instrument's strength in explaining variance in Bargaining Power.</w:t>
      </w:r>
    </w:p>
    <w:p w14:paraId="15C5F64D" w14:textId="2FAD9A79" w:rsidR="00012222" w:rsidRDefault="00012222" w:rsidP="008D3A76">
      <w:r>
        <w:t>In the subsequent phase, the dependent variable, Gini Index, is regressed on the fitted values of Bargaining Power derived from the first stage, together with the original set of control variables. This procedure aims to obtain an unbiased estimate of the impact of Bargaining Power on the Gini Index, free from endogeneity concerns.</w:t>
      </w:r>
    </w:p>
    <w:p w14:paraId="6686A7A9" w14:textId="7BEE4E1C" w:rsidR="00012222" w:rsidRDefault="00012222" w:rsidP="008D3A76">
      <w:r>
        <w:t xml:space="preserve">The summary for the second-stage regression shows the coefficient for Bargaining Power Fitted Values (-0.092719) to be marginally significant (at the 10% level), suggesting a nuanced impact of Bargaining Power on the Gini Index after accounting for endogeneity via the IV method. Control variables, </w:t>
      </w:r>
      <w:r w:rsidR="00082EAC">
        <w:t>particularly the Women's</w:t>
      </w:r>
      <w:r>
        <w:t xml:space="preserve"> Unemployment Rate, exhibit significant influences on the Gini Index.</w:t>
      </w:r>
    </w:p>
    <w:p w14:paraId="31EB4D52" w14:textId="2B0223F9" w:rsidR="00190178" w:rsidRDefault="00012222" w:rsidP="008D3A76">
      <w:r>
        <w:t xml:space="preserve">This IV analysis effectively demonstrates the validity and robustness of </w:t>
      </w:r>
      <w:r w:rsidR="00C16360">
        <w:t>Democratic Governance</w:t>
      </w:r>
      <w:r>
        <w:t xml:space="preserve"> as a strong instrument for Bargaining Power. Furthermore, it elucidates the complex relationship between Bargaining Power and the Gini Index, emphasizing the critical role of instrumental variable selection and validation in achieving accurate, unbiased econometric findings.</w:t>
      </w:r>
    </w:p>
    <w:p w14:paraId="5A1E1CB6" w14:textId="77777777" w:rsidR="00190178" w:rsidRDefault="00190178" w:rsidP="008D3A76"/>
    <w:p w14:paraId="4B317972" w14:textId="77777777" w:rsidR="00C16360" w:rsidRDefault="00C16360" w:rsidP="008D3A76"/>
    <w:p w14:paraId="29C011F1" w14:textId="77777777" w:rsidR="00FD747B" w:rsidRDefault="00FD747B" w:rsidP="008D3A76"/>
    <w:p w14:paraId="3E2D1CD2" w14:textId="49E298C6" w:rsidR="00C16360" w:rsidRDefault="00C16360" w:rsidP="008D3A76">
      <w:pPr>
        <w:pStyle w:val="Heading2"/>
      </w:pPr>
      <w:r>
        <w:t>Model Results</w:t>
      </w:r>
    </w:p>
    <w:p w14:paraId="588785CC" w14:textId="7FCD88B4" w:rsidR="003C6B4C" w:rsidRDefault="003C6B4C" w:rsidP="008D3A76">
      <w:r>
        <w:t>The fixed effects regression model with instrumental variables (IV) provides a</w:t>
      </w:r>
      <w:r w:rsidR="004B6718">
        <w:t xml:space="preserve"> more</w:t>
      </w:r>
      <w:r>
        <w:t xml:space="preserve"> rigorous examination of the average treatment effect (ATE) on income inequality, as measured by the Gini Index. The IV model accounts for endogeneity and </w:t>
      </w:r>
      <w:r w:rsidR="004B6718">
        <w:t xml:space="preserve">tries to </w:t>
      </w:r>
      <w:r>
        <w:t xml:space="preserve">isolate the causal impact of key </w:t>
      </w:r>
      <w:r w:rsidR="00082EAC">
        <w:t>labour</w:t>
      </w:r>
      <w:r>
        <w:t xml:space="preserve"> market variables.</w:t>
      </w:r>
    </w:p>
    <w:p w14:paraId="3762FD16" w14:textId="7A33301A" w:rsidR="003C6B4C" w:rsidRDefault="003C6B4C" w:rsidP="008D3A76">
      <w:r>
        <w:t xml:space="preserve">Using 'bargain1' as a proxy for collective bargaining strength, </w:t>
      </w:r>
      <w:r w:rsidR="004B6718">
        <w:t xml:space="preserve">which is the interaction variable between Trade Union Density and Collective </w:t>
      </w:r>
      <w:r w:rsidR="00082EAC">
        <w:t>Bargaining</w:t>
      </w:r>
      <w:r w:rsidR="004B6718">
        <w:t xml:space="preserve"> Coverage, </w:t>
      </w:r>
      <w:r>
        <w:t xml:space="preserve">the IV model reveals a consistently negative coefficient across different model specifications, indicating a robust association between stronger collective bargaining and reduced income inequality. This suggests that </w:t>
      </w:r>
      <w:r w:rsidR="004B6718">
        <w:t>labour unions</w:t>
      </w:r>
      <w:r>
        <w:t xml:space="preserve"> </w:t>
      </w:r>
      <w:r w:rsidR="00082EAC">
        <w:t>serve</w:t>
      </w:r>
      <w:r>
        <w:t xml:space="preserve"> as a critical channel for achieving a more equitable distribution of income.</w:t>
      </w:r>
      <w:r w:rsidR="004B6718">
        <w:t xml:space="preserve"> </w:t>
      </w:r>
      <w:r>
        <w:t xml:space="preserve">Furthermore, Trade Union Density also shows a negative ATE on the Gini Index, underscoring the role of union density in promoting income equality. Higher levels </w:t>
      </w:r>
      <w:r>
        <w:lastRenderedPageBreak/>
        <w:t xml:space="preserve">of unionization </w:t>
      </w:r>
      <w:r w:rsidR="004B6718">
        <w:t xml:space="preserve">not only </w:t>
      </w:r>
      <w:r>
        <w:t xml:space="preserve">correlate with a decrease in income inequality, highlighting the power of collective action in the </w:t>
      </w:r>
      <w:r w:rsidR="00082EAC">
        <w:t>labour</w:t>
      </w:r>
      <w:r>
        <w:t xml:space="preserve"> market.</w:t>
      </w:r>
    </w:p>
    <w:p w14:paraId="669F82E8" w14:textId="389E73DD" w:rsidR="009D4F26" w:rsidRPr="00167F48" w:rsidRDefault="003C6B4C" w:rsidP="008D3A76">
      <w:r>
        <w:t>The application of the IV model, particularly in the presence of the 'bargain1' variable, allows us to interpret these relationships as causal, rather than merely correlational. By addressing potential endogeneity through the IV approach, the results underscore the substantive role that collective bargaining and trade union density play in shaping income distribution.</w:t>
      </w:r>
      <w:r w:rsidR="004B6718">
        <w:t xml:space="preserve"> The introduction of Democratic Governance as </w:t>
      </w:r>
      <w:r w:rsidR="00082EAC">
        <w:t xml:space="preserve">an </w:t>
      </w:r>
      <w:r w:rsidR="004B6718">
        <w:t xml:space="preserve">instrumental variable plays a pivotal role in </w:t>
      </w:r>
      <w:r w:rsidR="00082EAC">
        <w:t>addressing</w:t>
      </w:r>
      <w:r w:rsidR="004B6718">
        <w:t xml:space="preserve"> endogeneity in the model</w:t>
      </w:r>
      <w:r w:rsidR="004B6718" w:rsidRPr="00167F48">
        <w:t xml:space="preserve">. </w:t>
      </w:r>
      <w:r w:rsidR="00167F48" w:rsidRPr="00167F48">
        <w:t>It's important to note that these relationships are interpreted causally due to the use of instrumental variables, which helps to control for endogeneity. This implies that the observed relationships are less likely to be influenced by omitted variable bias or reverse causality.</w:t>
      </w:r>
      <w:r w:rsidR="00167F48">
        <w:rPr>
          <w:rFonts w:ascii="Segoe UI" w:hAnsi="Segoe UI" w:cs="Segoe UI"/>
          <w:color w:val="0D0D0D"/>
        </w:rPr>
        <w:t xml:space="preserve"> </w:t>
      </w:r>
      <w:r>
        <w:t xml:space="preserve">These findings contribute valuable insights into policy discussions aimed at reducing income inequality and improving </w:t>
      </w:r>
      <w:r w:rsidR="00082EAC">
        <w:t>labour</w:t>
      </w:r>
      <w:r>
        <w:t xml:space="preserve"> market outcomes</w:t>
      </w:r>
      <w:r w:rsidR="00E75B79" w:rsidRPr="00167F48">
        <w:t>.</w:t>
      </w:r>
      <w:r w:rsidR="00081D97" w:rsidRPr="00167F48">
        <w:t xml:space="preserve"> Trade Union Density also shows a negative coefficient, suggesting that as union density increases, income inequality decreases. This is in line with traditional views on the role of unions in promoting fair wages and reducing income disparities. A higher union density means a larger proportion of the workforce is unionized, and this collective representation is effective in pushing for policies and wage negotiations that benefit a broader segment of employees, not just the top earners.</w:t>
      </w:r>
    </w:p>
    <w:p w14:paraId="43D99FAF" w14:textId="77777777" w:rsidR="004B6718" w:rsidRDefault="004B6718" w:rsidP="008D3A76"/>
    <w:p w14:paraId="547E87E8" w14:textId="77777777" w:rsidR="004B6718" w:rsidRDefault="004B6718" w:rsidP="008D3A76"/>
    <w:p w14:paraId="0708999C" w14:textId="77777777" w:rsidR="004B6718" w:rsidRDefault="004B6718" w:rsidP="008D3A76"/>
    <w:p w14:paraId="582B64DB" w14:textId="77777777" w:rsidR="004B6718" w:rsidRDefault="004B6718" w:rsidP="008D3A76"/>
    <w:p w14:paraId="20E3BEC3" w14:textId="77777777" w:rsidR="004B6718" w:rsidRDefault="004B6718" w:rsidP="008D3A76"/>
    <w:p w14:paraId="6F5166F8" w14:textId="77777777" w:rsidR="004B6718" w:rsidRDefault="004B6718" w:rsidP="008D3A76"/>
    <w:p w14:paraId="04213743" w14:textId="77777777" w:rsidR="004B6718" w:rsidRDefault="004B6718" w:rsidP="008D3A76"/>
    <w:p w14:paraId="1F069D48" w14:textId="77777777" w:rsidR="004B6718" w:rsidRDefault="004B6718" w:rsidP="008D3A76"/>
    <w:p w14:paraId="528C0D0C" w14:textId="77777777" w:rsidR="004B6718" w:rsidRDefault="004B6718" w:rsidP="008D3A76"/>
    <w:p w14:paraId="67610D8C" w14:textId="77777777" w:rsidR="004B6718" w:rsidRDefault="004B6718" w:rsidP="008D3A76"/>
    <w:p w14:paraId="48C30244" w14:textId="77777777" w:rsidR="004B6718" w:rsidRDefault="004B6718" w:rsidP="008D3A76"/>
    <w:p w14:paraId="2E6017BE" w14:textId="11FCC955" w:rsidR="004B6718" w:rsidRDefault="004B6718" w:rsidP="008D3A76">
      <w:pPr>
        <w:pStyle w:val="Heading2"/>
      </w:pPr>
      <w:r>
        <w:t>Fixed Effect results</w:t>
      </w:r>
    </w:p>
    <w:p w14:paraId="5A41450C" w14:textId="29C4858A" w:rsidR="00E75B79" w:rsidRDefault="004B6718" w:rsidP="008D3A76">
      <w:pPr>
        <w:pStyle w:val="Heading2"/>
      </w:pPr>
      <w:r>
        <w:t>Fixed Effect with Instrumental Variable</w:t>
      </w:r>
    </w:p>
    <w:p w14:paraId="7F871761" w14:textId="77777777" w:rsidR="00167F48" w:rsidRDefault="00167F48" w:rsidP="008D3A76">
      <w:pPr>
        <w:pStyle w:val="Heading2"/>
      </w:pPr>
      <w:r>
        <w:t>Policy Implication</w:t>
      </w:r>
    </w:p>
    <w:p w14:paraId="7CFA1CE3" w14:textId="3621549A" w:rsidR="00167F48" w:rsidRDefault="00167F48" w:rsidP="008D3A76">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w:t>
      </w:r>
      <w:r w:rsidRPr="00167F48">
        <w:lastRenderedPageBreak/>
        <w:t xml:space="preserve">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8D3A76"/>
    <w:p w14:paraId="66EAD8FD" w14:textId="77777777" w:rsidR="00190178" w:rsidRDefault="00190178" w:rsidP="008D3A76"/>
    <w:p w14:paraId="463889A5" w14:textId="6F753B14" w:rsidR="00F003D2" w:rsidRDefault="00F003D2" w:rsidP="008D3A76">
      <w:pPr>
        <w:pStyle w:val="Heading2"/>
      </w:pPr>
      <w:r>
        <w:t>Conclusions</w:t>
      </w:r>
    </w:p>
    <w:p w14:paraId="40B52588" w14:textId="610D74AA" w:rsidR="00806E9C" w:rsidRDefault="00806E9C" w:rsidP="008D3A76">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8D3A76">
      <w:pPr>
        <w:rPr>
          <w:lang w:eastAsia="en-US"/>
        </w:rPr>
      </w:pPr>
    </w:p>
    <w:p w14:paraId="25268324" w14:textId="77777777" w:rsidR="000B0190" w:rsidRDefault="000B0190" w:rsidP="008D3A76">
      <w:pPr>
        <w:rPr>
          <w:lang w:eastAsia="en-US"/>
        </w:rPr>
      </w:pPr>
    </w:p>
    <w:p w14:paraId="796D82D8" w14:textId="77777777" w:rsidR="000B0190" w:rsidRDefault="000B0190" w:rsidP="008D3A76">
      <w:pPr>
        <w:rPr>
          <w:lang w:eastAsia="en-US"/>
        </w:rPr>
      </w:pPr>
    </w:p>
    <w:p w14:paraId="60FB994D" w14:textId="77777777" w:rsidR="000B0190" w:rsidRDefault="000B0190" w:rsidP="008D3A76">
      <w:pPr>
        <w:rPr>
          <w:lang w:eastAsia="en-US"/>
        </w:rPr>
      </w:pPr>
    </w:p>
    <w:p w14:paraId="609FE022" w14:textId="54EEAB28" w:rsidR="00F57DF5" w:rsidRDefault="00F57DF5" w:rsidP="008D3A76">
      <w:pPr>
        <w:pStyle w:val="Heading2"/>
      </w:pPr>
      <w:r>
        <w:t>Bibliography</w:t>
      </w:r>
    </w:p>
    <w:p w14:paraId="58E644F1" w14:textId="77777777" w:rsidR="002354DF" w:rsidRPr="002354DF" w:rsidRDefault="00F57DF5" w:rsidP="008D3A76">
      <w:pPr>
        <w:pStyle w:val="Bibliography"/>
        <w:rPr>
          <w:lang w:val="en-GB"/>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2354DF" w:rsidRPr="002354DF">
        <w:rPr>
          <w:lang w:val="en-GB"/>
        </w:rPr>
        <w:t>“Civil Society Participation Index, 2022.” n.d. Accessed April 3, 2024. https://ourworldindata.org/grapher/civil-society-participation-index.</w:t>
      </w:r>
    </w:p>
    <w:p w14:paraId="14EFC64B" w14:textId="77777777" w:rsidR="002354DF" w:rsidRPr="002354DF" w:rsidRDefault="002354DF" w:rsidP="008D3A76">
      <w:pPr>
        <w:pStyle w:val="Bibliography"/>
        <w:rPr>
          <w:lang w:val="en-GB"/>
        </w:rPr>
      </w:pPr>
      <w:r w:rsidRPr="002354DF">
        <w:rPr>
          <w:lang w:val="en-GB"/>
        </w:rPr>
        <w:lastRenderedPageBreak/>
        <w:t xml:space="preserve">Engeman, Cassandra. 2021. “When Do Unions Matter to Social Policy? Organized Labor and Leave Legislation in US States.” </w:t>
      </w:r>
      <w:r w:rsidRPr="002354DF">
        <w:rPr>
          <w:i/>
          <w:iCs/>
          <w:lang w:val="en-GB"/>
        </w:rPr>
        <w:t>Social Forces</w:t>
      </w:r>
      <w:r w:rsidRPr="002354DF">
        <w:rPr>
          <w:lang w:val="en-GB"/>
        </w:rPr>
        <w:t xml:space="preserve"> 99 (4): 1745–71. https://doi.org/10.1093/sf/soaa074.</w:t>
      </w:r>
    </w:p>
    <w:p w14:paraId="4D96DE92" w14:textId="77777777" w:rsidR="002354DF" w:rsidRPr="002354DF" w:rsidRDefault="002354DF" w:rsidP="008D3A76">
      <w:pPr>
        <w:pStyle w:val="Bibliography"/>
        <w:rPr>
          <w:lang w:val="en-GB"/>
        </w:rPr>
      </w:pPr>
      <w:r w:rsidRPr="002354DF">
        <w:rPr>
          <w:lang w:val="en-GB"/>
        </w:rPr>
        <w:t>EuroFound. 2019. “European Foundation for the Improvement of Living and Working Conditions.” Eurofound.Eu. December 3, 2019. https://www.eurofound.europa.eu/en/european-industrial-relations-dictionary/trade-union-density.</w:t>
      </w:r>
    </w:p>
    <w:p w14:paraId="2FE57124" w14:textId="77777777" w:rsidR="002354DF" w:rsidRPr="002354DF" w:rsidRDefault="002354DF" w:rsidP="008D3A76">
      <w:pPr>
        <w:pStyle w:val="Bibliography"/>
        <w:rPr>
          <w:lang w:val="en-GB"/>
        </w:rPr>
      </w:pPr>
      <w:r w:rsidRPr="002354DF">
        <w:rPr>
          <w:lang w:val="en-GB"/>
        </w:rPr>
        <w:t>———. 2022. “Collective Bargaining Coverage | European Foundation for the Improvement of Living and Working Conditions.” Eurofound.Eu. December 15, 2022. https://www.eurofound.europa.eu/en/european-industrial-relations-dictionary/collective-bargaining-coverage.</w:t>
      </w:r>
    </w:p>
    <w:p w14:paraId="10322D5A" w14:textId="77777777" w:rsidR="002354DF" w:rsidRPr="002354DF" w:rsidRDefault="002354DF" w:rsidP="008D3A76">
      <w:pPr>
        <w:pStyle w:val="Bibliography"/>
        <w:rPr>
          <w:lang w:val="en-GB"/>
        </w:rPr>
      </w:pPr>
      <w:r w:rsidRPr="002354DF">
        <w:rPr>
          <w:lang w:val="en-GB"/>
        </w:rPr>
        <w:t>George W. Angell. 1974. “Some Suggested Advantages and Disadvantages of Collective Bargaining.” https://eric.ed.gov/?id=ED097821.</w:t>
      </w:r>
    </w:p>
    <w:p w14:paraId="70027CCE" w14:textId="77777777" w:rsidR="002354DF" w:rsidRPr="002354DF" w:rsidRDefault="002354DF" w:rsidP="008D3A76">
      <w:pPr>
        <w:pStyle w:val="Bibliography"/>
        <w:rPr>
          <w:lang w:val="en-GB"/>
        </w:rPr>
      </w:pPr>
      <w:r w:rsidRPr="002354DF">
        <w:rPr>
          <w:lang w:val="en-GB"/>
        </w:rPr>
        <w:t xml:space="preserve">Hasell, Joe, and Max Roser. 2024. “How Has Income Inequality within Countries Evolved over the Past Century?” </w:t>
      </w:r>
      <w:r w:rsidRPr="002354DF">
        <w:rPr>
          <w:i/>
          <w:iCs/>
          <w:lang w:val="en-GB"/>
        </w:rPr>
        <w:t>Our World in Data</w:t>
      </w:r>
      <w:r w:rsidRPr="002354DF">
        <w:rPr>
          <w:lang w:val="en-GB"/>
        </w:rPr>
        <w:t>, February. https://ourworldindata.org/how-has-income-inequality-within-countries-evolved-over-the-past-century.</w:t>
      </w:r>
    </w:p>
    <w:p w14:paraId="2A7AE3FF" w14:textId="77777777" w:rsidR="002354DF" w:rsidRPr="002354DF" w:rsidRDefault="002354DF" w:rsidP="008D3A76">
      <w:pPr>
        <w:pStyle w:val="Bibliography"/>
        <w:rPr>
          <w:lang w:val="en-GB"/>
        </w:rPr>
      </w:pPr>
      <w:r w:rsidRPr="002354DF">
        <w:rPr>
          <w:lang w:val="en-GB"/>
        </w:rPr>
        <w:t>ILO. 2015. “Joint Effects of Minimum Wages and Collective Bargaining.” Document. December 3, 2015. https://www.ilo.org/global/topics/wages/minimum-wages/monitoring/WCMS_438883/lang--en/index.htm.</w:t>
      </w:r>
    </w:p>
    <w:p w14:paraId="47897C89" w14:textId="77777777" w:rsidR="002354DF" w:rsidRPr="002354DF" w:rsidRDefault="002354DF" w:rsidP="008D3A76">
      <w:pPr>
        <w:pStyle w:val="Bibliography"/>
        <w:rPr>
          <w:lang w:val="en-GB"/>
        </w:rPr>
      </w:pPr>
      <w:r w:rsidRPr="002354DF">
        <w:rPr>
          <w:lang w:val="en-GB"/>
        </w:rPr>
        <w:t>———. n.d. “International Labour Standards on Collective Bargaining.” Accessed April 2, 2024. https://www.ilo.org/global/standards/subjects-covered-by-international-labour-standards/collective-bargaining/lang--en/index.htm.</w:t>
      </w:r>
    </w:p>
    <w:p w14:paraId="007B77E1" w14:textId="76E5650B" w:rsidR="002354DF" w:rsidRPr="002354DF" w:rsidRDefault="002354DF" w:rsidP="008D3A76">
      <w:pPr>
        <w:pStyle w:val="Bibliography"/>
        <w:rPr>
          <w:lang w:val="en-GB"/>
        </w:rPr>
      </w:pPr>
      <w:r w:rsidRPr="002354DF">
        <w:rPr>
          <w:lang w:val="en-GB"/>
        </w:rPr>
        <w:t xml:space="preserve">“Inequality - Income Inequality - OECD Data.” n.d. </w:t>
      </w:r>
      <w:r w:rsidR="00954D4E">
        <w:rPr>
          <w:lang w:val="en-GB"/>
        </w:rPr>
        <w:t>the OECD</w:t>
      </w:r>
      <w:r w:rsidRPr="002354DF">
        <w:rPr>
          <w:lang w:val="en-GB"/>
        </w:rPr>
        <w:t>. Accessed April 2, 2024. http://data.oecd.org/inequality/income-inequality.htm.</w:t>
      </w:r>
    </w:p>
    <w:p w14:paraId="1BB299A1" w14:textId="77777777" w:rsidR="002354DF" w:rsidRPr="002354DF" w:rsidRDefault="002354DF" w:rsidP="008D3A76">
      <w:pPr>
        <w:pStyle w:val="Bibliography"/>
        <w:rPr>
          <w:lang w:val="en-GB"/>
        </w:rPr>
      </w:pPr>
      <w:r w:rsidRPr="002354DF">
        <w:rPr>
          <w:lang w:val="it-IT"/>
        </w:rPr>
        <w:t xml:space="preserve">Jelle Visser, Susan Hayter &amp; Rosina Gammarano. </w:t>
      </w:r>
      <w:r w:rsidRPr="002354DF">
        <w:rPr>
          <w:lang w:val="en-GB"/>
        </w:rPr>
        <w:t>2017. “Trends in Collective Bargaining Coverage: Stability, Erosion or Decline?” Fact sheet. November 1, 2017. http://www.ilo.org/global/topics/collective-bargaining-labour-relations/publications/WCMS_409422/lang--en/index.htm.</w:t>
      </w:r>
    </w:p>
    <w:p w14:paraId="2DBC7362" w14:textId="59624331" w:rsidR="002354DF" w:rsidRPr="002354DF" w:rsidRDefault="002354DF" w:rsidP="008D3A76">
      <w:pPr>
        <w:pStyle w:val="Bibliography"/>
        <w:rPr>
          <w:lang w:val="en-GB"/>
        </w:rPr>
      </w:pPr>
      <w:r w:rsidRPr="002354DF">
        <w:rPr>
          <w:lang w:val="en-GB"/>
        </w:rPr>
        <w:t xml:space="preserve">Onaran, Özlem, and Alexander Guschanski. 2018. “What Drives the Four Decades-Long Decline in Labour’s Share of Income?” </w:t>
      </w:r>
      <w:r w:rsidRPr="002354DF">
        <w:rPr>
          <w:i/>
          <w:iCs/>
          <w:lang w:val="en-GB"/>
        </w:rPr>
        <w:t>Greenwich Papers in Political Economy</w:t>
      </w:r>
      <w:r w:rsidRPr="002354DF">
        <w:rPr>
          <w:lang w:val="en-GB"/>
        </w:rPr>
        <w:t>, Greenwich Papers in Political Economy, March. https://ideas.repec.org//p/gpe/wpaper/19372.html.</w:t>
      </w:r>
    </w:p>
    <w:p w14:paraId="31A336EE" w14:textId="77777777" w:rsidR="002354DF" w:rsidRPr="002354DF" w:rsidRDefault="002354DF" w:rsidP="008D3A76">
      <w:pPr>
        <w:pStyle w:val="Bibliography"/>
        <w:rPr>
          <w:lang w:val="en-GB"/>
        </w:rPr>
      </w:pPr>
      <w:r w:rsidRPr="002354DF">
        <w:rPr>
          <w:lang w:val="en-GB"/>
        </w:rPr>
        <w:t>“Rule of Law Index, 1990 to 2022.” n.d. Accessed April 3, 2024. https://ourworldindata.org/grapher/rule-of-law-index?tab=chart&amp;time=1990..latest.</w:t>
      </w:r>
    </w:p>
    <w:p w14:paraId="5D7F0CC2" w14:textId="77777777" w:rsidR="002354DF" w:rsidRPr="002354DF" w:rsidRDefault="002354DF" w:rsidP="008D3A76">
      <w:pPr>
        <w:pStyle w:val="Bibliography"/>
        <w:rPr>
          <w:lang w:val="en-GB"/>
        </w:rPr>
      </w:pPr>
      <w:r w:rsidRPr="002354DF">
        <w:rPr>
          <w:lang w:val="de-DE"/>
        </w:rPr>
        <w:t xml:space="preserve">Schmidt, Peter, and Robert P. Strauss. </w:t>
      </w:r>
      <w:r w:rsidRPr="002354DF">
        <w:rPr>
          <w:lang w:val="en-GB"/>
        </w:rPr>
        <w:t xml:space="preserve">1976. “The Effect of Unions on Earnings and Earnings on Unions: A Mixed Logit Approach.” </w:t>
      </w:r>
      <w:r w:rsidRPr="002354DF">
        <w:rPr>
          <w:i/>
          <w:iCs/>
          <w:lang w:val="en-GB"/>
        </w:rPr>
        <w:t>International Economic Review</w:t>
      </w:r>
      <w:r w:rsidRPr="002354DF">
        <w:rPr>
          <w:lang w:val="en-GB"/>
        </w:rPr>
        <w:t xml:space="preserve"> 17 (1): 204–12. https://doi.org/10.2307/2526075.</w:t>
      </w:r>
    </w:p>
    <w:p w14:paraId="6E194AD3" w14:textId="77777777" w:rsidR="002354DF" w:rsidRPr="002354DF" w:rsidRDefault="002354DF" w:rsidP="008D3A76">
      <w:pPr>
        <w:pStyle w:val="Bibliography"/>
        <w:rPr>
          <w:lang w:val="en-GB"/>
        </w:rPr>
      </w:pPr>
      <w:r w:rsidRPr="002354DF">
        <w:rPr>
          <w:lang w:val="en-GB"/>
        </w:rPr>
        <w:t xml:space="preserve">Trapeznikova, Ija. 2019. “Measuring Income Inequality.” </w:t>
      </w:r>
      <w:r w:rsidRPr="002354DF">
        <w:rPr>
          <w:i/>
          <w:iCs/>
          <w:lang w:val="en-GB"/>
        </w:rPr>
        <w:t>IZA World of Labor</w:t>
      </w:r>
      <w:r w:rsidRPr="002354DF">
        <w:rPr>
          <w:lang w:val="en-GB"/>
        </w:rPr>
        <w:t>, July. https://doi.org/10.15185/izawol.462.</w:t>
      </w:r>
    </w:p>
    <w:p w14:paraId="208FFA56" w14:textId="17383174" w:rsidR="000B0190" w:rsidRPr="00806E9C" w:rsidRDefault="00F57DF5" w:rsidP="008D3A76">
      <w:pPr>
        <w:rPr>
          <w:lang w:eastAsia="en-US"/>
        </w:rPr>
      </w:pPr>
      <w:r>
        <w:rPr>
          <w:lang w:eastAsia="en-US"/>
        </w:rPr>
        <w:fldChar w:fldCharType="end"/>
      </w:r>
    </w:p>
    <w:sectPr w:rsidR="000B0190" w:rsidRPr="00806E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2"/>
  </w:num>
  <w:num w:numId="2" w16cid:durableId="910119006">
    <w:abstractNumId w:val="1"/>
  </w:num>
  <w:num w:numId="3" w16cid:durableId="2420301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65A06"/>
    <w:rsid w:val="00081D97"/>
    <w:rsid w:val="00082EAC"/>
    <w:rsid w:val="00083B58"/>
    <w:rsid w:val="000B0190"/>
    <w:rsid w:val="001144E9"/>
    <w:rsid w:val="00115CF4"/>
    <w:rsid w:val="0014366A"/>
    <w:rsid w:val="00167F48"/>
    <w:rsid w:val="00187C0F"/>
    <w:rsid w:val="00190178"/>
    <w:rsid w:val="001B1B74"/>
    <w:rsid w:val="001B4C76"/>
    <w:rsid w:val="001D0D0A"/>
    <w:rsid w:val="001E3058"/>
    <w:rsid w:val="002354DF"/>
    <w:rsid w:val="00313730"/>
    <w:rsid w:val="003323CA"/>
    <w:rsid w:val="003C6B4C"/>
    <w:rsid w:val="003D199C"/>
    <w:rsid w:val="003D3CA8"/>
    <w:rsid w:val="003D7EE3"/>
    <w:rsid w:val="00426B33"/>
    <w:rsid w:val="004701C9"/>
    <w:rsid w:val="004B6718"/>
    <w:rsid w:val="004F1E06"/>
    <w:rsid w:val="00523E2A"/>
    <w:rsid w:val="0052667B"/>
    <w:rsid w:val="005F7728"/>
    <w:rsid w:val="00611974"/>
    <w:rsid w:val="006210BE"/>
    <w:rsid w:val="00621658"/>
    <w:rsid w:val="00643F01"/>
    <w:rsid w:val="006862CE"/>
    <w:rsid w:val="006A2909"/>
    <w:rsid w:val="006B6E44"/>
    <w:rsid w:val="006C0947"/>
    <w:rsid w:val="006D51F4"/>
    <w:rsid w:val="007A2728"/>
    <w:rsid w:val="007C0842"/>
    <w:rsid w:val="00802FA8"/>
    <w:rsid w:val="00806E9C"/>
    <w:rsid w:val="00826913"/>
    <w:rsid w:val="008704E2"/>
    <w:rsid w:val="008C1946"/>
    <w:rsid w:val="008D3A76"/>
    <w:rsid w:val="00954D4E"/>
    <w:rsid w:val="009D1035"/>
    <w:rsid w:val="009D4F26"/>
    <w:rsid w:val="00A0007C"/>
    <w:rsid w:val="00A374CB"/>
    <w:rsid w:val="00A43213"/>
    <w:rsid w:val="00A5231F"/>
    <w:rsid w:val="00A97352"/>
    <w:rsid w:val="00B30794"/>
    <w:rsid w:val="00B32E0A"/>
    <w:rsid w:val="00BC3DC1"/>
    <w:rsid w:val="00C16360"/>
    <w:rsid w:val="00C26604"/>
    <w:rsid w:val="00C6756E"/>
    <w:rsid w:val="00C72F12"/>
    <w:rsid w:val="00C76C36"/>
    <w:rsid w:val="00C80E20"/>
    <w:rsid w:val="00CF20AB"/>
    <w:rsid w:val="00D305C0"/>
    <w:rsid w:val="00D620F3"/>
    <w:rsid w:val="00E23279"/>
    <w:rsid w:val="00E463EF"/>
    <w:rsid w:val="00E75B79"/>
    <w:rsid w:val="00F003D2"/>
    <w:rsid w:val="00F57DF5"/>
    <w:rsid w:val="00F73358"/>
    <w:rsid w:val="00F84784"/>
    <w:rsid w:val="00FA7BE7"/>
    <w:rsid w:val="00FD747B"/>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A76"/>
    <w:pPr>
      <w:spacing w:after="0" w:line="276" w:lineRule="auto"/>
      <w:jc w:val="both"/>
    </w:pPr>
    <w:rPr>
      <w:rFonts w:ascii="Times New Roman" w:eastAsia="Times New Roman" w:hAnsi="Times New Roman" w:cs="Times New Roman"/>
      <w:kern w:val="0"/>
      <w:shd w:val="clear" w:color="auto" w:fill="FFFFFF"/>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70</TotalTime>
  <Pages>11</Pages>
  <Words>6724</Words>
  <Characters>38333</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43</cp:revision>
  <dcterms:created xsi:type="dcterms:W3CDTF">2024-04-02T08:17:00Z</dcterms:created>
  <dcterms:modified xsi:type="dcterms:W3CDTF">2024-04-25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y9TNwUr"/&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